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4B1CFF">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3D23A0">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xml:space="preserve">, v kateri eden ali več </w:t>
      </w:r>
      <w:r w:rsidR="00F96E2A">
        <w:rPr>
          <w:rFonts w:ascii="Times New Roman" w:hAnsi="Times New Roman" w:cs="Times New Roman"/>
          <w:sz w:val="24"/>
          <w:szCs w:val="24"/>
        </w:rPr>
        <w:lastRenderedPageBreak/>
        <w:t>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Za večina iger je z</w:t>
      </w:r>
      <w:r w:rsidR="00E9446D">
        <w:rPr>
          <w:rFonts w:ascii="Times New Roman" w:hAnsi="Times New Roman" w:cs="Times New Roman"/>
          <w:sz w:val="24"/>
          <w:szCs w:val="24"/>
        </w:rPr>
        <w:t xml:space="preserve">maga ali poraz končno stanje </w:t>
      </w:r>
      <w:r w:rsidR="00E9446D">
        <w:rPr>
          <w:rFonts w:ascii="Times New Roman" w:hAnsi="Times New Roman" w:cs="Times New Roman"/>
          <w:sz w:val="24"/>
          <w:szCs w:val="24"/>
        </w:rPr>
        <w:fldChar w:fldCharType="begin"/>
      </w:r>
      <w:r w:rsidR="00E9446D">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9446D">
        <w:rPr>
          <w:rFonts w:ascii="Times New Roman" w:hAnsi="Times New Roman" w:cs="Times New Roman"/>
          <w:sz w:val="24"/>
          <w:szCs w:val="24"/>
        </w:rPr>
        <w:fldChar w:fldCharType="separate"/>
      </w:r>
      <w:r w:rsidR="00E9446D" w:rsidRPr="00E9446D">
        <w:rPr>
          <w:rFonts w:ascii="Times New Roman" w:hAnsi="Times New Roman" w:cs="Times New Roman"/>
          <w:sz w:val="24"/>
        </w:rPr>
        <w:t>(Fullerton 2008</w:t>
      </w:r>
      <w:r w:rsidR="00E9446D">
        <w:rPr>
          <w:rFonts w:ascii="Times New Roman" w:hAnsi="Times New Roman" w:cs="Times New Roman"/>
          <w:sz w:val="24"/>
        </w:rPr>
        <w:t>,80</w:t>
      </w:r>
      <w:r w:rsidR="00E9446D" w:rsidRPr="00E9446D">
        <w:rPr>
          <w:rFonts w:ascii="Times New Roman" w:hAnsi="Times New Roman" w:cs="Times New Roman"/>
          <w:sz w:val="24"/>
        </w:rPr>
        <w:t>)</w:t>
      </w:r>
      <w:r w:rsidR="00E9446D">
        <w:rPr>
          <w:rFonts w:ascii="Times New Roman" w:hAnsi="Times New Roman" w:cs="Times New Roman"/>
          <w:sz w:val="24"/>
          <w:szCs w:val="24"/>
        </w:rPr>
        <w:fldChar w:fldCharType="end"/>
      </w:r>
      <w:r w:rsidR="00050130">
        <w:rPr>
          <w:rFonts w:ascii="Times New Roman" w:hAnsi="Times New Roman" w:cs="Times New Roman"/>
          <w:sz w:val="24"/>
          <w:szCs w:val="24"/>
        </w:rPr>
        <w:t>. 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Gamasutra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xml:space="preserve">, da igre predstavljajo pomemben člen na področju izobraževanj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xml:space="preserve">. Pri individualnih igranjih </w:t>
      </w:r>
      <w:r w:rsidR="00E56B8E">
        <w:rPr>
          <w:rFonts w:ascii="Times New Roman" w:hAnsi="Times New Roman" w:cs="Times New Roman"/>
          <w:sz w:val="24"/>
          <w:szCs w:val="24"/>
        </w:rPr>
        <w:lastRenderedPageBreak/>
        <w:t>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bookmarkStart w:id="4" w:name="_GoBack"/>
      <w:bookmarkEnd w:id="4"/>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DB4F70">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w:t>
      </w:r>
      <w:r w:rsidR="00E65A1F">
        <w:rPr>
          <w:rFonts w:ascii="Times New Roman" w:hAnsi="Times New Roman" w:cs="Times New Roman"/>
          <w:sz w:val="24"/>
          <w:szCs w:val="24"/>
        </w:rPr>
        <w:lastRenderedPageBreak/>
        <w:t xml:space="preserve">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FA7D5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upravljanje managementa je</w:t>
      </w:r>
      <w:r w:rsidR="00FD1E61">
        <w:rPr>
          <w:rFonts w:ascii="Times New Roman" w:hAnsi="Times New Roman" w:cs="Times New Roman"/>
          <w:sz w:val="24"/>
          <w:szCs w:val="24"/>
        </w:rPr>
        <w:t xml:space="preserve"> </w:t>
      </w:r>
      <w:r>
        <w:rPr>
          <w:rFonts w:ascii="Times New Roman" w:hAnsi="Times New Roman" w:cs="Times New Roman"/>
          <w:sz w:val="24"/>
          <w:szCs w:val="24"/>
        </w:rPr>
        <w:t xml:space="preserve">pogosto vzrok za težave v procesu razvo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FA7D50">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w:t>
      </w:r>
      <w:r w:rsidR="00153B7A">
        <w:rPr>
          <w:rFonts w:ascii="Times New Roman" w:hAnsi="Times New Roman" w:cs="Times New Roman"/>
          <w:sz w:val="24"/>
          <w:szCs w:val="24"/>
        </w:rPr>
        <w:lastRenderedPageBreak/>
        <w:t xml:space="preserve">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5FD">
      <w:pPr>
        <w:rPr>
          <w:rFonts w:ascii="Times New Roman" w:hAnsi="Times New Roman" w:cs="Times New Roman"/>
          <w:sz w:val="24"/>
          <w:szCs w:val="24"/>
        </w:rPr>
      </w:pPr>
      <w:r>
        <w:rPr>
          <w:rFonts w:ascii="Times New Roman" w:hAnsi="Times New Roman" w:cs="Times New Roman"/>
          <w:sz w:val="24"/>
          <w:szCs w:val="24"/>
        </w:rPr>
        <w:br w:type="page"/>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sectPr w:rsidR="006B01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1CFF" w:rsidRDefault="004B1CFF" w:rsidP="004E1A4D">
      <w:pPr>
        <w:spacing w:after="0" w:line="240" w:lineRule="auto"/>
      </w:pPr>
      <w:r>
        <w:separator/>
      </w:r>
    </w:p>
  </w:endnote>
  <w:endnote w:type="continuationSeparator" w:id="0">
    <w:p w:rsidR="004B1CFF" w:rsidRDefault="004B1CFF"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1CFF" w:rsidRDefault="004B1CFF" w:rsidP="004E1A4D">
      <w:pPr>
        <w:spacing w:after="0" w:line="240" w:lineRule="auto"/>
      </w:pPr>
      <w:r>
        <w:separator/>
      </w:r>
    </w:p>
  </w:footnote>
  <w:footnote w:type="continuationSeparator" w:id="0">
    <w:p w:rsidR="004B1CFF" w:rsidRDefault="004B1CFF"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50130"/>
    <w:rsid w:val="00052597"/>
    <w:rsid w:val="0006089E"/>
    <w:rsid w:val="000609FD"/>
    <w:rsid w:val="00064EBC"/>
    <w:rsid w:val="00067AC3"/>
    <w:rsid w:val="00071278"/>
    <w:rsid w:val="00072FD9"/>
    <w:rsid w:val="00074693"/>
    <w:rsid w:val="00075A43"/>
    <w:rsid w:val="00084B5D"/>
    <w:rsid w:val="00084B7C"/>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9C8"/>
    <w:rsid w:val="00114CE7"/>
    <w:rsid w:val="0011772D"/>
    <w:rsid w:val="00121DEB"/>
    <w:rsid w:val="001316C3"/>
    <w:rsid w:val="00131D43"/>
    <w:rsid w:val="00143DC2"/>
    <w:rsid w:val="001449AB"/>
    <w:rsid w:val="00153B7A"/>
    <w:rsid w:val="00153E3E"/>
    <w:rsid w:val="001561A4"/>
    <w:rsid w:val="001660F5"/>
    <w:rsid w:val="00181D50"/>
    <w:rsid w:val="00187F2F"/>
    <w:rsid w:val="00190E4C"/>
    <w:rsid w:val="001919EF"/>
    <w:rsid w:val="00195FDD"/>
    <w:rsid w:val="0019770B"/>
    <w:rsid w:val="001A31BC"/>
    <w:rsid w:val="001A7C73"/>
    <w:rsid w:val="001B25F1"/>
    <w:rsid w:val="001B34A6"/>
    <w:rsid w:val="001B3B94"/>
    <w:rsid w:val="001B4D37"/>
    <w:rsid w:val="001B7E38"/>
    <w:rsid w:val="001C07BD"/>
    <w:rsid w:val="001C0EEC"/>
    <w:rsid w:val="001C0F9A"/>
    <w:rsid w:val="001C4E9A"/>
    <w:rsid w:val="001D0379"/>
    <w:rsid w:val="001D2199"/>
    <w:rsid w:val="001D4470"/>
    <w:rsid w:val="001D67F4"/>
    <w:rsid w:val="001E1E11"/>
    <w:rsid w:val="001E4FAB"/>
    <w:rsid w:val="001E7BC0"/>
    <w:rsid w:val="001F01A7"/>
    <w:rsid w:val="001F3FBE"/>
    <w:rsid w:val="001F4A4C"/>
    <w:rsid w:val="001F5FAF"/>
    <w:rsid w:val="001F778A"/>
    <w:rsid w:val="002018CC"/>
    <w:rsid w:val="00203580"/>
    <w:rsid w:val="00203658"/>
    <w:rsid w:val="002056F8"/>
    <w:rsid w:val="00206205"/>
    <w:rsid w:val="00207D11"/>
    <w:rsid w:val="00210933"/>
    <w:rsid w:val="00212709"/>
    <w:rsid w:val="00213636"/>
    <w:rsid w:val="00213DBB"/>
    <w:rsid w:val="00225EDB"/>
    <w:rsid w:val="002304AD"/>
    <w:rsid w:val="0023141C"/>
    <w:rsid w:val="002371A6"/>
    <w:rsid w:val="00237B16"/>
    <w:rsid w:val="00241BAD"/>
    <w:rsid w:val="00244D79"/>
    <w:rsid w:val="00246D1C"/>
    <w:rsid w:val="0025321B"/>
    <w:rsid w:val="00256DFD"/>
    <w:rsid w:val="00262DE5"/>
    <w:rsid w:val="00267C4E"/>
    <w:rsid w:val="002705FB"/>
    <w:rsid w:val="00283BED"/>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3DAF"/>
    <w:rsid w:val="002E5FAF"/>
    <w:rsid w:val="002F3951"/>
    <w:rsid w:val="002F5FBD"/>
    <w:rsid w:val="003051F5"/>
    <w:rsid w:val="003053F3"/>
    <w:rsid w:val="00306ECA"/>
    <w:rsid w:val="00306FFD"/>
    <w:rsid w:val="00313ACC"/>
    <w:rsid w:val="00313FEB"/>
    <w:rsid w:val="00315661"/>
    <w:rsid w:val="003249FD"/>
    <w:rsid w:val="003302E5"/>
    <w:rsid w:val="00334F5C"/>
    <w:rsid w:val="003351F2"/>
    <w:rsid w:val="00341A0F"/>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FC5"/>
    <w:rsid w:val="003C3E6D"/>
    <w:rsid w:val="003C48ED"/>
    <w:rsid w:val="003D016F"/>
    <w:rsid w:val="003D23A0"/>
    <w:rsid w:val="003D55E6"/>
    <w:rsid w:val="003E33F4"/>
    <w:rsid w:val="003F0B80"/>
    <w:rsid w:val="00403B84"/>
    <w:rsid w:val="00412E20"/>
    <w:rsid w:val="00413791"/>
    <w:rsid w:val="00415007"/>
    <w:rsid w:val="00425119"/>
    <w:rsid w:val="00442037"/>
    <w:rsid w:val="004527F8"/>
    <w:rsid w:val="00454784"/>
    <w:rsid w:val="0046077D"/>
    <w:rsid w:val="00461314"/>
    <w:rsid w:val="0046191A"/>
    <w:rsid w:val="00463301"/>
    <w:rsid w:val="00465DB0"/>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D45"/>
    <w:rsid w:val="004D12F6"/>
    <w:rsid w:val="004E1077"/>
    <w:rsid w:val="004E1A4D"/>
    <w:rsid w:val="004E1F82"/>
    <w:rsid w:val="004E3FED"/>
    <w:rsid w:val="004F0045"/>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5D2D"/>
    <w:rsid w:val="00557BC9"/>
    <w:rsid w:val="00562F70"/>
    <w:rsid w:val="00566DB8"/>
    <w:rsid w:val="0057251B"/>
    <w:rsid w:val="00574A31"/>
    <w:rsid w:val="005808C2"/>
    <w:rsid w:val="0058252C"/>
    <w:rsid w:val="00582EF9"/>
    <w:rsid w:val="005A1AC6"/>
    <w:rsid w:val="005B10BF"/>
    <w:rsid w:val="005B63DC"/>
    <w:rsid w:val="005B75B0"/>
    <w:rsid w:val="005B79A4"/>
    <w:rsid w:val="005C076D"/>
    <w:rsid w:val="005C5CC6"/>
    <w:rsid w:val="005D03F3"/>
    <w:rsid w:val="005D20CB"/>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474"/>
    <w:rsid w:val="00722473"/>
    <w:rsid w:val="00731938"/>
    <w:rsid w:val="00732726"/>
    <w:rsid w:val="00737CB9"/>
    <w:rsid w:val="0074181A"/>
    <w:rsid w:val="007447DF"/>
    <w:rsid w:val="007529BD"/>
    <w:rsid w:val="00761F14"/>
    <w:rsid w:val="00764E18"/>
    <w:rsid w:val="007672F2"/>
    <w:rsid w:val="00772D01"/>
    <w:rsid w:val="00773F5B"/>
    <w:rsid w:val="007746B9"/>
    <w:rsid w:val="007B2AF8"/>
    <w:rsid w:val="007B3801"/>
    <w:rsid w:val="007B4D94"/>
    <w:rsid w:val="007B6C97"/>
    <w:rsid w:val="007C5FC5"/>
    <w:rsid w:val="007C6A1D"/>
    <w:rsid w:val="007C775D"/>
    <w:rsid w:val="007D65D0"/>
    <w:rsid w:val="007E4E6C"/>
    <w:rsid w:val="007E5B5B"/>
    <w:rsid w:val="007E5EEB"/>
    <w:rsid w:val="007E5F45"/>
    <w:rsid w:val="007F023F"/>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1D75"/>
    <w:rsid w:val="00952481"/>
    <w:rsid w:val="00954BF8"/>
    <w:rsid w:val="00955C56"/>
    <w:rsid w:val="0095742B"/>
    <w:rsid w:val="00957F57"/>
    <w:rsid w:val="009627ED"/>
    <w:rsid w:val="00974210"/>
    <w:rsid w:val="00991D5A"/>
    <w:rsid w:val="009A148C"/>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7620"/>
    <w:rsid w:val="00A3201D"/>
    <w:rsid w:val="00A32A03"/>
    <w:rsid w:val="00A40801"/>
    <w:rsid w:val="00A46CB2"/>
    <w:rsid w:val="00A47C2F"/>
    <w:rsid w:val="00A47E1C"/>
    <w:rsid w:val="00A51879"/>
    <w:rsid w:val="00A52CA9"/>
    <w:rsid w:val="00A55E4F"/>
    <w:rsid w:val="00A6123A"/>
    <w:rsid w:val="00A630DD"/>
    <w:rsid w:val="00A65098"/>
    <w:rsid w:val="00A7319F"/>
    <w:rsid w:val="00A75EDF"/>
    <w:rsid w:val="00A86799"/>
    <w:rsid w:val="00A94630"/>
    <w:rsid w:val="00A971ED"/>
    <w:rsid w:val="00AA0313"/>
    <w:rsid w:val="00AA6CD6"/>
    <w:rsid w:val="00AB4C6A"/>
    <w:rsid w:val="00AB5C71"/>
    <w:rsid w:val="00AC1FE3"/>
    <w:rsid w:val="00AC5DA4"/>
    <w:rsid w:val="00AC619E"/>
    <w:rsid w:val="00AD7DA9"/>
    <w:rsid w:val="00AE11C9"/>
    <w:rsid w:val="00AE3E59"/>
    <w:rsid w:val="00AE4D80"/>
    <w:rsid w:val="00AE75D0"/>
    <w:rsid w:val="00AF05D0"/>
    <w:rsid w:val="00B02D7C"/>
    <w:rsid w:val="00B079B1"/>
    <w:rsid w:val="00B1209F"/>
    <w:rsid w:val="00B1781A"/>
    <w:rsid w:val="00B247FC"/>
    <w:rsid w:val="00B2683D"/>
    <w:rsid w:val="00B30B3E"/>
    <w:rsid w:val="00B30D1E"/>
    <w:rsid w:val="00B34497"/>
    <w:rsid w:val="00B3689E"/>
    <w:rsid w:val="00B4558B"/>
    <w:rsid w:val="00B51460"/>
    <w:rsid w:val="00B61B2B"/>
    <w:rsid w:val="00B63D6F"/>
    <w:rsid w:val="00B918D7"/>
    <w:rsid w:val="00B95D19"/>
    <w:rsid w:val="00B95F1D"/>
    <w:rsid w:val="00B96F66"/>
    <w:rsid w:val="00BA25D5"/>
    <w:rsid w:val="00BA556D"/>
    <w:rsid w:val="00BA596C"/>
    <w:rsid w:val="00BB1ED1"/>
    <w:rsid w:val="00BB56BD"/>
    <w:rsid w:val="00BB7067"/>
    <w:rsid w:val="00BC1D63"/>
    <w:rsid w:val="00BC319A"/>
    <w:rsid w:val="00BC3E30"/>
    <w:rsid w:val="00BC67A4"/>
    <w:rsid w:val="00BC7915"/>
    <w:rsid w:val="00BD4EEC"/>
    <w:rsid w:val="00BD69F4"/>
    <w:rsid w:val="00BE4BF6"/>
    <w:rsid w:val="00BE7CDF"/>
    <w:rsid w:val="00BF46C2"/>
    <w:rsid w:val="00BF58AC"/>
    <w:rsid w:val="00C02748"/>
    <w:rsid w:val="00C10D6C"/>
    <w:rsid w:val="00C1507A"/>
    <w:rsid w:val="00C15AC1"/>
    <w:rsid w:val="00C20053"/>
    <w:rsid w:val="00C350CB"/>
    <w:rsid w:val="00C451F3"/>
    <w:rsid w:val="00C45D80"/>
    <w:rsid w:val="00C54466"/>
    <w:rsid w:val="00C547E3"/>
    <w:rsid w:val="00C54A57"/>
    <w:rsid w:val="00C6451E"/>
    <w:rsid w:val="00C75472"/>
    <w:rsid w:val="00C75570"/>
    <w:rsid w:val="00C75D87"/>
    <w:rsid w:val="00C76280"/>
    <w:rsid w:val="00C80920"/>
    <w:rsid w:val="00C80D31"/>
    <w:rsid w:val="00C82742"/>
    <w:rsid w:val="00C91248"/>
    <w:rsid w:val="00C9366E"/>
    <w:rsid w:val="00C93857"/>
    <w:rsid w:val="00CA4E1D"/>
    <w:rsid w:val="00CA5A7F"/>
    <w:rsid w:val="00CA5C59"/>
    <w:rsid w:val="00CB0535"/>
    <w:rsid w:val="00CB6C1F"/>
    <w:rsid w:val="00CC1CE2"/>
    <w:rsid w:val="00CC3D36"/>
    <w:rsid w:val="00CC6093"/>
    <w:rsid w:val="00CD6697"/>
    <w:rsid w:val="00CE552B"/>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74B7"/>
    <w:rsid w:val="00D47EF9"/>
    <w:rsid w:val="00D52DCE"/>
    <w:rsid w:val="00D53F37"/>
    <w:rsid w:val="00D60175"/>
    <w:rsid w:val="00D6042F"/>
    <w:rsid w:val="00D6463F"/>
    <w:rsid w:val="00D71291"/>
    <w:rsid w:val="00D73051"/>
    <w:rsid w:val="00D73905"/>
    <w:rsid w:val="00D76466"/>
    <w:rsid w:val="00D8113C"/>
    <w:rsid w:val="00D814E4"/>
    <w:rsid w:val="00D86F0E"/>
    <w:rsid w:val="00D87A26"/>
    <w:rsid w:val="00D91FFF"/>
    <w:rsid w:val="00D922AD"/>
    <w:rsid w:val="00D92331"/>
    <w:rsid w:val="00D9321B"/>
    <w:rsid w:val="00D942CE"/>
    <w:rsid w:val="00DA1126"/>
    <w:rsid w:val="00DB07E5"/>
    <w:rsid w:val="00DB30A3"/>
    <w:rsid w:val="00DB4F70"/>
    <w:rsid w:val="00DB704E"/>
    <w:rsid w:val="00DC013A"/>
    <w:rsid w:val="00DC3210"/>
    <w:rsid w:val="00DC32AC"/>
    <w:rsid w:val="00DC4FEB"/>
    <w:rsid w:val="00DC6027"/>
    <w:rsid w:val="00DC6EBB"/>
    <w:rsid w:val="00DD5D0D"/>
    <w:rsid w:val="00DE47FC"/>
    <w:rsid w:val="00DF12E5"/>
    <w:rsid w:val="00DF57D5"/>
    <w:rsid w:val="00DF7618"/>
    <w:rsid w:val="00E01349"/>
    <w:rsid w:val="00E02C9E"/>
    <w:rsid w:val="00E040D5"/>
    <w:rsid w:val="00E079D9"/>
    <w:rsid w:val="00E12F5E"/>
    <w:rsid w:val="00E205F7"/>
    <w:rsid w:val="00E25950"/>
    <w:rsid w:val="00E31A9B"/>
    <w:rsid w:val="00E37BD5"/>
    <w:rsid w:val="00E4222A"/>
    <w:rsid w:val="00E42763"/>
    <w:rsid w:val="00E50085"/>
    <w:rsid w:val="00E50DE9"/>
    <w:rsid w:val="00E5343D"/>
    <w:rsid w:val="00E53A55"/>
    <w:rsid w:val="00E56B8E"/>
    <w:rsid w:val="00E61B15"/>
    <w:rsid w:val="00E64974"/>
    <w:rsid w:val="00E65A1F"/>
    <w:rsid w:val="00E812A1"/>
    <w:rsid w:val="00E87CC6"/>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BA7"/>
    <w:rsid w:val="00EF6F6D"/>
    <w:rsid w:val="00F01752"/>
    <w:rsid w:val="00F01E09"/>
    <w:rsid w:val="00F02CC0"/>
    <w:rsid w:val="00F059F7"/>
    <w:rsid w:val="00F14A5B"/>
    <w:rsid w:val="00F16FD6"/>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6E2A"/>
    <w:rsid w:val="00F96EF4"/>
    <w:rsid w:val="00F974F0"/>
    <w:rsid w:val="00F97B71"/>
    <w:rsid w:val="00F97DDA"/>
    <w:rsid w:val="00FA0A5B"/>
    <w:rsid w:val="00FA0F70"/>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6869E-C876-4210-A543-B1305DACD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0</TotalTime>
  <Pages>12</Pages>
  <Words>18512</Words>
  <Characters>105521</Characters>
  <Application>Microsoft Office Word</Application>
  <DocSecurity>0</DocSecurity>
  <Lines>879</Lines>
  <Paragraphs>24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668</cp:revision>
  <cp:lastPrinted>2017-10-13T09:21:00Z</cp:lastPrinted>
  <dcterms:created xsi:type="dcterms:W3CDTF">2017-10-13T08:55:00Z</dcterms:created>
  <dcterms:modified xsi:type="dcterms:W3CDTF">2017-10-2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sI1kwqjT"/&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